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687E59E" w14:textId="77777777"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14:paraId="5680DF46"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14:paraId="29026A7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18545C">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1]</w:t>
      </w:r>
      <w:r w:rsidR="0018545C">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18545C">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1]</w:t>
      </w:r>
      <w:r w:rsidR="0018545C">
        <w:rPr>
          <w:rFonts w:eastAsia="Times New Roman"/>
          <w:sz w:val="24"/>
          <w:szCs w:val="24"/>
        </w:rPr>
        <w:fldChar w:fldCharType="end"/>
      </w:r>
      <w:r w:rsidRPr="00032A7F">
        <w:rPr>
          <w:rFonts w:eastAsia="Times New Roman"/>
          <w:sz w:val="24"/>
          <w:szCs w:val="24"/>
        </w:rPr>
        <w:t xml:space="preserve"> </w:t>
      </w:r>
      <w:r w:rsidR="0018545C">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2]</w:t>
      </w:r>
      <w:r w:rsidR="0018545C">
        <w:rPr>
          <w:rFonts w:eastAsia="Times New Roman"/>
          <w:sz w:val="24"/>
          <w:szCs w:val="24"/>
        </w:rPr>
        <w:fldChar w:fldCharType="end"/>
      </w:r>
      <w:r>
        <w:rPr>
          <w:rFonts w:eastAsia="Times New Roman"/>
          <w:sz w:val="24"/>
          <w:szCs w:val="24"/>
        </w:rPr>
        <w:t xml:space="preserve"> </w:t>
      </w:r>
      <w:r w:rsidR="0018545C">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3]</w:t>
      </w:r>
      <w:r w:rsidR="0018545C">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18545C">
        <w:rPr>
          <w:rFonts w:eastAsia="Times New Roman"/>
          <w:sz w:val="24"/>
          <w:szCs w:val="24"/>
        </w:rPr>
        <w:fldChar w:fldCharType="separate"/>
      </w:r>
      <w:r w:rsidRPr="00032A7F">
        <w:rPr>
          <w:rFonts w:eastAsia="Times New Roman"/>
          <w:noProof/>
          <w:sz w:val="24"/>
          <w:szCs w:val="24"/>
        </w:rPr>
        <w:t>[4]</w:t>
      </w:r>
      <w:r w:rsidR="0018545C">
        <w:rPr>
          <w:rFonts w:eastAsia="Times New Roman"/>
          <w:sz w:val="24"/>
          <w:szCs w:val="24"/>
        </w:rPr>
        <w:fldChar w:fldCharType="end"/>
      </w:r>
      <w:r>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5]</w:t>
      </w:r>
      <w:r w:rsidR="0018545C">
        <w:rPr>
          <w:rFonts w:eastAsia="Times New Roman"/>
          <w:sz w:val="24"/>
          <w:szCs w:val="24"/>
        </w:rPr>
        <w:fldChar w:fldCharType="end"/>
      </w:r>
      <w:r w:rsidR="001F5D7C">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6]</w:t>
      </w:r>
      <w:r w:rsidR="0018545C">
        <w:rPr>
          <w:rFonts w:eastAsia="Times New Roman"/>
          <w:sz w:val="24"/>
          <w:szCs w:val="24"/>
        </w:rPr>
        <w:fldChar w:fldCharType="end"/>
      </w:r>
      <w:r w:rsidRPr="00032A7F">
        <w:rPr>
          <w:rFonts w:eastAsia="Times New Roman"/>
          <w:sz w:val="24"/>
          <w:szCs w:val="24"/>
        </w:rPr>
        <w:t>.</w:t>
      </w:r>
    </w:p>
    <w:p w14:paraId="5CBABEC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7]</w:t>
      </w:r>
      <w:r w:rsidR="0018545C">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8545C">
        <w:rPr>
          <w:rFonts w:eastAsia="Times New Roman"/>
          <w:sz w:val="24"/>
          <w:szCs w:val="24"/>
        </w:rPr>
        <w:fldChar w:fldCharType="separate"/>
      </w:r>
      <w:r w:rsidR="001F5D7C" w:rsidRPr="00032A7F">
        <w:rPr>
          <w:rFonts w:eastAsia="Times New Roman"/>
          <w:noProof/>
          <w:sz w:val="24"/>
          <w:szCs w:val="24"/>
        </w:rPr>
        <w:t>[1]</w:t>
      </w:r>
      <w:r w:rsidR="0018545C">
        <w:rPr>
          <w:rFonts w:eastAsia="Times New Roman"/>
          <w:sz w:val="24"/>
          <w:szCs w:val="24"/>
        </w:rPr>
        <w:fldChar w:fldCharType="end"/>
      </w:r>
      <w:r w:rsidR="001F5D7C">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8545C">
        <w:rPr>
          <w:rFonts w:eastAsia="Times New Roman"/>
          <w:sz w:val="24"/>
          <w:szCs w:val="24"/>
        </w:rPr>
        <w:fldChar w:fldCharType="separate"/>
      </w:r>
      <w:r w:rsidR="001F5D7C" w:rsidRPr="00032A7F">
        <w:rPr>
          <w:rFonts w:eastAsia="Times New Roman"/>
          <w:noProof/>
          <w:sz w:val="24"/>
          <w:szCs w:val="24"/>
        </w:rPr>
        <w:t>[3]</w:t>
      </w:r>
      <w:r w:rsidR="0018545C">
        <w:rPr>
          <w:rFonts w:eastAsia="Times New Roman"/>
          <w:sz w:val="24"/>
          <w:szCs w:val="24"/>
        </w:rPr>
        <w:fldChar w:fldCharType="end"/>
      </w:r>
      <w:r w:rsidR="001F5D7C" w:rsidRPr="00032A7F">
        <w:rPr>
          <w:rFonts w:eastAsia="Times New Roman"/>
          <w:sz w:val="24"/>
          <w:szCs w:val="24"/>
        </w:rPr>
        <w:t xml:space="prese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8]</w:t>
      </w:r>
      <w:r w:rsidR="0018545C">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18545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9]</w:t>
      </w:r>
      <w:r w:rsidR="0018545C">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del w:id="0" w:author="Arushri Swarup" w:date="2017-02-16T11:18:00Z">
        <w:r w:rsidRPr="00032A7F" w:rsidDel="00A96AC5">
          <w:rPr>
            <w:rFonts w:eastAsia="Times New Roman"/>
            <w:sz w:val="24"/>
            <w:szCs w:val="24"/>
          </w:rPr>
          <w:delText xml:space="preserve">encourage </w:delText>
        </w:r>
      </w:del>
      <w:ins w:id="1" w:author="Arushri Swarup" w:date="2017-02-16T11:29:00Z">
        <w:r w:rsidR="002A5FC9">
          <w:rPr>
            <w:rFonts w:eastAsia="Times New Roman"/>
            <w:sz w:val="24"/>
            <w:szCs w:val="24"/>
          </w:rPr>
          <w:t xml:space="preserve">facilitate </w:t>
        </w:r>
      </w:ins>
      <w:del w:id="2" w:author="Arushri Swarup" w:date="2017-02-16T11:18:00Z">
        <w:r w:rsidRPr="00032A7F" w:rsidDel="00A96AC5">
          <w:rPr>
            <w:rFonts w:eastAsia="Times New Roman"/>
            <w:sz w:val="24"/>
            <w:szCs w:val="24"/>
          </w:rPr>
          <w:delText xml:space="preserve">greater </w:delText>
        </w:r>
      </w:del>
      <w:ins w:id="3" w:author="Arushri Swarup" w:date="2017-02-16T11:18:00Z">
        <w:r w:rsidR="00A96AC5">
          <w:rPr>
            <w:rFonts w:eastAsia="Times New Roman"/>
            <w:sz w:val="24"/>
            <w:szCs w:val="24"/>
          </w:rPr>
          <w:t>its</w:t>
        </w:r>
        <w:r w:rsidR="00A96AC5" w:rsidRPr="00032A7F">
          <w:rPr>
            <w:rFonts w:eastAsia="Times New Roman"/>
            <w:sz w:val="24"/>
            <w:szCs w:val="24"/>
          </w:rPr>
          <w:t xml:space="preserve"> </w:t>
        </w:r>
      </w:ins>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del w:id="4" w:author="Arushri Swarup" w:date="2017-02-16T11:15:00Z">
        <w:r w:rsidR="008051AE" w:rsidDel="00A96AC5">
          <w:rPr>
            <w:rFonts w:eastAsia="Times New Roman"/>
            <w:sz w:val="24"/>
            <w:szCs w:val="24"/>
          </w:rPr>
          <w:delText xml:space="preserve">increase </w:delText>
        </w:r>
      </w:del>
      <w:ins w:id="5" w:author="Arushri Swarup" w:date="2017-02-16T11:15:00Z">
        <w:r w:rsidR="00A96AC5">
          <w:rPr>
            <w:rFonts w:eastAsia="Times New Roman"/>
            <w:sz w:val="24"/>
            <w:szCs w:val="24"/>
          </w:rPr>
          <w:t xml:space="preserve">facilitate </w:t>
        </w:r>
      </w:ins>
      <w:del w:id="6" w:author="Arushri Swarup" w:date="2017-02-16T11:15:00Z">
        <w:r w:rsidR="008051AE" w:rsidDel="00A96AC5">
          <w:rPr>
            <w:rFonts w:eastAsia="Times New Roman"/>
            <w:sz w:val="24"/>
            <w:szCs w:val="24"/>
          </w:rPr>
          <w:delText>the use</w:delText>
        </w:r>
        <w:r w:rsidRPr="00032A7F" w:rsidDel="00A96AC5">
          <w:rPr>
            <w:rFonts w:eastAsia="Times New Roman"/>
            <w:sz w:val="24"/>
            <w:szCs w:val="24"/>
          </w:rPr>
          <w:delText xml:space="preserve"> of </w:delText>
        </w:r>
      </w:del>
      <w:r w:rsidRPr="00032A7F">
        <w:rPr>
          <w:rFonts w:eastAsia="Times New Roman"/>
          <w:sz w:val="24"/>
          <w:szCs w:val="24"/>
        </w:rPr>
        <w:t>TEES, the needs of surgeons and current limitations of tools must be determined.</w:t>
      </w:r>
    </w:p>
    <w:p w14:paraId="0336B67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14:paraId="650192BE" w14:textId="77777777"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14:paraId="08677BBD" w14:textId="77777777"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spellStart"/>
      <w:r w:rsidR="00FE6712">
        <w:rPr>
          <w:rFonts w:eastAsia="Times New Roman"/>
          <w:sz w:val="24"/>
          <w:szCs w:val="24"/>
        </w:rPr>
        <w:t>otologists</w:t>
      </w:r>
      <w:proofErr w:type="spell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14:paraId="0502BDAF" w14:textId="77777777" w:rsidR="00A60504" w:rsidRDefault="00A60504" w:rsidP="00032A7F">
      <w:pPr>
        <w:spacing w:after="240" w:line="240" w:lineRule="auto"/>
        <w:jc w:val="both"/>
        <w:rPr>
          <w:rFonts w:eastAsia="Times New Roman"/>
          <w:b/>
          <w:bCs/>
          <w:sz w:val="24"/>
          <w:szCs w:val="24"/>
        </w:rPr>
      </w:pPr>
    </w:p>
    <w:p w14:paraId="553382A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14:paraId="3427C3E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14:paraId="7492D46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14:paraId="3FEB2D5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xml:space="preserve">.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14:paraId="3C3725D1"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2AB29A2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14:paraId="20D0416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14:paraId="7069DC9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14:paraId="2840745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14:paraId="4BBBB4E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8545C">
        <w:rPr>
          <w:rFonts w:eastAsia="Times New Roman"/>
          <w:sz w:val="24"/>
          <w:szCs w:val="24"/>
        </w:rPr>
        <w:fldChar w:fldCharType="separate"/>
      </w:r>
      <w:r w:rsidR="003B638C" w:rsidRPr="00032A7F">
        <w:rPr>
          <w:rFonts w:eastAsia="Times New Roman"/>
          <w:noProof/>
          <w:sz w:val="24"/>
          <w:szCs w:val="24"/>
        </w:rPr>
        <w:t>[3]</w:t>
      </w:r>
      <w:r w:rsidR="0018545C">
        <w:rPr>
          <w:rFonts w:eastAsia="Times New Roman"/>
          <w:sz w:val="24"/>
          <w:szCs w:val="24"/>
        </w:rPr>
        <w:fldChar w:fldCharType="end"/>
      </w:r>
      <w:r w:rsidRPr="00032A7F">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18545C">
        <w:rPr>
          <w:rFonts w:eastAsia="Times New Roman"/>
          <w:sz w:val="24"/>
          <w:szCs w:val="24"/>
        </w:rPr>
        <w:fldChar w:fldCharType="separate"/>
      </w:r>
      <w:r w:rsidR="001F5D7C" w:rsidRPr="001F5D7C">
        <w:rPr>
          <w:rFonts w:eastAsia="Times New Roman"/>
          <w:noProof/>
          <w:sz w:val="24"/>
          <w:szCs w:val="24"/>
        </w:rPr>
        <w:t>[10]</w:t>
      </w:r>
      <w:r w:rsidR="0018545C">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18545C">
        <w:rPr>
          <w:rFonts w:eastAsia="Times New Roman"/>
          <w:sz w:val="24"/>
          <w:szCs w:val="24"/>
        </w:rPr>
        <w:fldChar w:fldCharType="separate"/>
      </w:r>
      <w:r w:rsidR="003B638C" w:rsidRPr="003B638C">
        <w:rPr>
          <w:rFonts w:eastAsia="Times New Roman"/>
          <w:noProof/>
          <w:sz w:val="24"/>
          <w:szCs w:val="24"/>
        </w:rPr>
        <w:t>[11]</w:t>
      </w:r>
      <w:r w:rsidR="0018545C">
        <w:rPr>
          <w:rFonts w:eastAsia="Times New Roman"/>
          <w:sz w:val="24"/>
          <w:szCs w:val="24"/>
        </w:rPr>
        <w:fldChar w:fldCharType="end"/>
      </w:r>
      <w:r w:rsidR="003B638C">
        <w:rPr>
          <w:rFonts w:eastAsia="Times New Roman"/>
          <w:sz w:val="24"/>
          <w:szCs w:val="24"/>
        </w:rPr>
        <w:t xml:space="preserve"> </w:t>
      </w:r>
      <w:r w:rsidR="0018545C">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18545C">
        <w:rPr>
          <w:rFonts w:eastAsia="Times New Roman"/>
          <w:sz w:val="24"/>
          <w:szCs w:val="24"/>
        </w:rPr>
        <w:fldChar w:fldCharType="separate"/>
      </w:r>
      <w:r w:rsidR="003B638C" w:rsidRPr="003B638C">
        <w:rPr>
          <w:rFonts w:eastAsia="Times New Roman"/>
          <w:noProof/>
          <w:sz w:val="24"/>
          <w:szCs w:val="24"/>
        </w:rPr>
        <w:t>[12]</w:t>
      </w:r>
      <w:r w:rsidR="0018545C">
        <w:rPr>
          <w:rFonts w:eastAsia="Times New Roman"/>
          <w:sz w:val="24"/>
          <w:szCs w:val="24"/>
        </w:rPr>
        <w:fldChar w:fldCharType="end"/>
      </w:r>
      <w:r w:rsidR="003B638C">
        <w:rPr>
          <w:rFonts w:eastAsia="Times New Roman"/>
          <w:sz w:val="24"/>
          <w:szCs w:val="24"/>
        </w:rPr>
        <w:t xml:space="preserve"> </w:t>
      </w:r>
      <w:r w:rsidR="0018545C">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18545C">
        <w:rPr>
          <w:rFonts w:eastAsia="Times New Roman"/>
          <w:sz w:val="24"/>
          <w:szCs w:val="24"/>
        </w:rPr>
        <w:fldChar w:fldCharType="separate"/>
      </w:r>
      <w:r w:rsidR="003B638C" w:rsidRPr="003B638C">
        <w:rPr>
          <w:rFonts w:eastAsia="Times New Roman"/>
          <w:noProof/>
          <w:sz w:val="24"/>
          <w:szCs w:val="24"/>
        </w:rPr>
        <w:t>[13]</w:t>
      </w:r>
      <w:r w:rsidR="0018545C">
        <w:rPr>
          <w:rFonts w:eastAsia="Times New Roman"/>
          <w:sz w:val="24"/>
          <w:szCs w:val="24"/>
        </w:rPr>
        <w:fldChar w:fldCharType="end"/>
      </w:r>
      <w:r w:rsidRPr="00032A7F">
        <w:rPr>
          <w:rFonts w:eastAsia="Times New Roman"/>
          <w:sz w:val="24"/>
          <w:szCs w:val="24"/>
        </w:rPr>
        <w:t>.</w:t>
      </w:r>
    </w:p>
    <w:p w14:paraId="7B16C09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14:paraId="32E7BBD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opinions. This will attempt to develop a consensus on priorities for improvements in TEES instrumentation.</w:t>
      </w:r>
    </w:p>
    <w:p w14:paraId="7F1F317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6AB90801" w14:textId="77777777" w:rsidR="002547B0" w:rsidRDefault="002547B0" w:rsidP="00032A7F">
      <w:pPr>
        <w:spacing w:line="240" w:lineRule="auto"/>
        <w:jc w:val="both"/>
        <w:rPr>
          <w:ins w:id="7" w:author="Arushri Swarup" w:date="2017-02-11T14:32:00Z"/>
          <w:rFonts w:eastAsia="Times New Roman"/>
          <w:sz w:val="24"/>
          <w:szCs w:val="24"/>
        </w:rPr>
      </w:pPr>
      <w:ins w:id="8" w:author="Arushri Swarup" w:date="2017-02-11T14:31:00Z">
        <w:r>
          <w:rPr>
            <w:rFonts w:eastAsia="Times New Roman"/>
            <w:sz w:val="24"/>
            <w:szCs w:val="24"/>
          </w:rPr>
          <w:t xml:space="preserve">For the preliminary interviews of local </w:t>
        </w:r>
        <w:proofErr w:type="spellStart"/>
        <w:r>
          <w:rPr>
            <w:rFonts w:eastAsia="Times New Roman"/>
            <w:sz w:val="24"/>
            <w:szCs w:val="24"/>
          </w:rPr>
          <w:t>otologists</w:t>
        </w:r>
        <w:proofErr w:type="spellEnd"/>
        <w:r>
          <w:rPr>
            <w:rFonts w:eastAsia="Times New Roman"/>
            <w:sz w:val="24"/>
            <w:szCs w:val="24"/>
          </w:rPr>
          <w:t xml:space="preserve">, the PI gave a list of names of his colleagues who have had experience with TEES. The student </w:t>
        </w:r>
      </w:ins>
      <w:ins w:id="9" w:author="Arushri Swarup" w:date="2017-02-11T14:32:00Z">
        <w:r>
          <w:rPr>
            <w:rFonts w:eastAsia="Times New Roman"/>
            <w:sz w:val="24"/>
            <w:szCs w:val="24"/>
          </w:rPr>
          <w:t>then contacted these doctors and used the interview script outlined in</w:t>
        </w:r>
      </w:ins>
      <w:ins w:id="10" w:author="Arushri Swarup" w:date="2017-02-11T14:34:00Z">
        <w:r>
          <w:rPr>
            <w:rFonts w:eastAsia="Times New Roman"/>
            <w:sz w:val="24"/>
            <w:szCs w:val="24"/>
          </w:rPr>
          <w:t xml:space="preserve"> </w:t>
        </w:r>
      </w:ins>
      <w:ins w:id="11" w:author="Arushri Swarup" w:date="2017-02-11T14:35:00Z">
        <w:r>
          <w:rPr>
            <w:rFonts w:eastAsia="Times New Roman"/>
            <w:sz w:val="24"/>
            <w:szCs w:val="24"/>
          </w:rPr>
          <w:t xml:space="preserve">the </w:t>
        </w:r>
        <w:r>
          <w:rPr>
            <w:rFonts w:eastAsia="Times New Roman"/>
            <w:i/>
            <w:sz w:val="24"/>
            <w:szCs w:val="24"/>
          </w:rPr>
          <w:t xml:space="preserve">Scripts for Participants </w:t>
        </w:r>
        <w:r>
          <w:rPr>
            <w:rFonts w:eastAsia="Times New Roman"/>
            <w:sz w:val="24"/>
            <w:szCs w:val="24"/>
          </w:rPr>
          <w:t xml:space="preserve">document. </w:t>
        </w:r>
      </w:ins>
      <w:ins w:id="12" w:author="Arushri Swarup" w:date="2017-02-11T14:32:00Z">
        <w:r>
          <w:rPr>
            <w:rFonts w:eastAsia="Times New Roman"/>
            <w:sz w:val="24"/>
            <w:szCs w:val="24"/>
          </w:rPr>
          <w:t xml:space="preserve">  </w:t>
        </w:r>
      </w:ins>
    </w:p>
    <w:p w14:paraId="5774F8AF" w14:textId="77777777" w:rsidR="002547B0" w:rsidRDefault="002547B0" w:rsidP="00032A7F">
      <w:pPr>
        <w:spacing w:line="240" w:lineRule="auto"/>
        <w:jc w:val="both"/>
        <w:rPr>
          <w:ins w:id="13" w:author="Arushri Swarup" w:date="2017-02-11T14:32:00Z"/>
          <w:rFonts w:eastAsia="Times New Roman"/>
          <w:sz w:val="24"/>
          <w:szCs w:val="24"/>
        </w:rPr>
      </w:pPr>
    </w:p>
    <w:p w14:paraId="3D75481C" w14:textId="77777777" w:rsidR="002547B0" w:rsidRDefault="002547B0" w:rsidP="00032A7F">
      <w:pPr>
        <w:spacing w:line="240" w:lineRule="auto"/>
        <w:jc w:val="both"/>
        <w:rPr>
          <w:ins w:id="14" w:author="Arushri Swarup" w:date="2017-02-11T14:31:00Z"/>
          <w:rFonts w:eastAsia="Times New Roman"/>
          <w:sz w:val="24"/>
          <w:szCs w:val="24"/>
        </w:rPr>
      </w:pPr>
      <w:ins w:id="15" w:author="Arushri Swarup" w:date="2017-02-11T14:32:00Z">
        <w:r>
          <w:rPr>
            <w:rFonts w:eastAsia="Times New Roman"/>
            <w:sz w:val="24"/>
            <w:szCs w:val="24"/>
          </w:rPr>
          <w:t>The participants</w:t>
        </w:r>
      </w:ins>
      <w:ins w:id="16" w:author="Arushri Swarup" w:date="2017-02-11T14:35:00Z">
        <w:r>
          <w:rPr>
            <w:rFonts w:eastAsia="Times New Roman"/>
            <w:sz w:val="24"/>
            <w:szCs w:val="24"/>
          </w:rPr>
          <w:t xml:space="preserve"> will be able to see the resulting questions in the questionnaire when the survey is emailed out to them. </w:t>
        </w:r>
      </w:ins>
    </w:p>
    <w:p w14:paraId="575C41A6" w14:textId="77777777" w:rsidR="002547B0" w:rsidRDefault="002547B0" w:rsidP="00032A7F">
      <w:pPr>
        <w:spacing w:line="240" w:lineRule="auto"/>
        <w:jc w:val="both"/>
        <w:rPr>
          <w:ins w:id="17" w:author="Arushri Swarup" w:date="2017-02-11T14:31:00Z"/>
          <w:rFonts w:eastAsia="Times New Roman"/>
          <w:sz w:val="24"/>
          <w:szCs w:val="24"/>
        </w:rPr>
      </w:pPr>
    </w:p>
    <w:p w14:paraId="094F513A"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w:t>
      </w:r>
      <w:del w:id="18" w:author="Arushri Swarup" w:date="2017-02-16T11:31:00Z">
        <w:r w:rsidRPr="00032A7F" w:rsidDel="0058605E">
          <w:rPr>
            <w:rFonts w:eastAsia="Times New Roman"/>
            <w:sz w:val="24"/>
            <w:szCs w:val="24"/>
          </w:rPr>
          <w:delText>The email addresses will be obtained in two ways:</w:delText>
        </w:r>
      </w:del>
      <w:ins w:id="19" w:author="Arushri Swarup" w:date="2017-02-16T11:31:00Z">
        <w:r w:rsidR="0058605E">
          <w:rPr>
            <w:rFonts w:eastAsia="Times New Roman"/>
            <w:sz w:val="24"/>
            <w:szCs w:val="24"/>
          </w:rPr>
          <w:t>Participants will be contacted in the following ways:</w:t>
        </w:r>
      </w:ins>
    </w:p>
    <w:p w14:paraId="42EBE255"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14:paraId="6E569C8F" w14:textId="482BFFB9"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del w:id="20" w:author="Arushri Swarup" w:date="2017-02-16T11:55:00Z">
        <w:r w:rsidRPr="00032A7F" w:rsidDel="00215FF3">
          <w:rPr>
            <w:rFonts w:eastAsia="Times New Roman"/>
            <w:sz w:val="24"/>
            <w:szCs w:val="24"/>
          </w:rPr>
          <w:delText>The mailing list of</w:delText>
        </w:r>
      </w:del>
      <w:ins w:id="21" w:author="Arushri Swarup" w:date="2017-02-16T11:55:00Z">
        <w:r w:rsidR="00215FF3">
          <w:rPr>
            <w:rFonts w:eastAsia="Times New Roman"/>
            <w:sz w:val="24"/>
            <w:szCs w:val="24"/>
          </w:rPr>
          <w:t>Contacting</w:t>
        </w:r>
      </w:ins>
      <w:r w:rsidRPr="00032A7F">
        <w:rPr>
          <w:rFonts w:eastAsia="Times New Roman"/>
          <w:sz w:val="24"/>
          <w:szCs w:val="24"/>
        </w:rPr>
        <w:t xml:space="preserve">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w:t>
      </w:r>
      <w:ins w:id="22" w:author="Arushri Swarup" w:date="2017-02-16T11:55:00Z">
        <w:r w:rsidR="00215FF3">
          <w:rPr>
            <w:rFonts w:eastAsia="Times New Roman"/>
            <w:sz w:val="24"/>
            <w:szCs w:val="24"/>
          </w:rPr>
          <w:t xml:space="preserve">via email </w:t>
        </w:r>
      </w:ins>
      <w:r w:rsidRPr="00032A7F">
        <w:rPr>
          <w:rFonts w:eastAsia="Times New Roman"/>
          <w:sz w:val="24"/>
          <w:szCs w:val="24"/>
        </w:rPr>
        <w:t>asking for permission to survey their members:</w:t>
      </w:r>
    </w:p>
    <w:p w14:paraId="0BC1174F"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14:paraId="09A7E0D5"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14:paraId="08690886" w14:textId="77777777"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14:paraId="4078B88C"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14:paraId="724CB1B7"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14:paraId="034AB80A" w14:textId="77777777"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14:paraId="6483032A" w14:textId="77777777"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to </w:t>
      </w:r>
      <w:del w:id="23" w:author="Arushri Swarup" w:date="2017-02-11T14:24:00Z">
        <w:r w:rsidDel="006F571B">
          <w:rPr>
            <w:rFonts w:eastAsia="Times New Roman"/>
            <w:sz w:val="24"/>
            <w:szCs w:val="24"/>
          </w:rPr>
          <w:delText>Appendix D</w:delText>
        </w:r>
      </w:del>
      <w:ins w:id="24" w:author="Arushri Swarup" w:date="2017-02-11T14:24:00Z">
        <w:r w:rsidR="006F571B">
          <w:rPr>
            <w:rFonts w:eastAsia="Times New Roman"/>
            <w:sz w:val="24"/>
            <w:szCs w:val="24"/>
          </w:rPr>
          <w:t xml:space="preserve"> the </w:t>
        </w:r>
      </w:ins>
      <w:ins w:id="25" w:author="Arushri Swarup" w:date="2017-02-11T14:36:00Z">
        <w:r w:rsidR="00A33DE7">
          <w:rPr>
            <w:rFonts w:eastAsia="Times New Roman"/>
            <w:i/>
            <w:sz w:val="24"/>
            <w:szCs w:val="24"/>
          </w:rPr>
          <w:t>Scripts for Participants</w:t>
        </w:r>
      </w:ins>
      <w:ins w:id="26" w:author="Arushri Swarup" w:date="2017-02-11T14:24:00Z">
        <w:r w:rsidR="006F571B">
          <w:rPr>
            <w:rFonts w:eastAsia="Times New Roman"/>
            <w:i/>
            <w:sz w:val="24"/>
            <w:szCs w:val="24"/>
          </w:rPr>
          <w:t xml:space="preserve"> </w:t>
        </w:r>
        <w:r w:rsidR="006F571B">
          <w:rPr>
            <w:rFonts w:eastAsia="Times New Roman"/>
            <w:sz w:val="24"/>
            <w:szCs w:val="24"/>
          </w:rPr>
          <w:t>document</w:t>
        </w:r>
      </w:ins>
      <w:r>
        <w:rPr>
          <w:rFonts w:eastAsia="Times New Roman"/>
          <w:sz w:val="24"/>
          <w:szCs w:val="24"/>
        </w:rPr>
        <w:t xml:space="preserve"> for a copy of the email letter request. </w:t>
      </w:r>
      <w:ins w:id="27" w:author="Arushri Swarup" w:date="2017-02-11T14:47:00Z">
        <w:r w:rsidR="006969E1">
          <w:rPr>
            <w:rFonts w:eastAsia="Times New Roman"/>
            <w:sz w:val="24"/>
            <w:szCs w:val="24"/>
          </w:rPr>
          <w:t>If the medical society</w:t>
        </w:r>
      </w:ins>
      <w:ins w:id="28" w:author="Arushri Swarup" w:date="2017-02-16T10:28:00Z">
        <w:r w:rsidR="001C22AF">
          <w:rPr>
            <w:rFonts w:eastAsia="Times New Roman"/>
            <w:sz w:val="24"/>
            <w:szCs w:val="24"/>
          </w:rPr>
          <w:t xml:space="preserve"> agrees to participate they will send the survey to their members, </w:t>
        </w:r>
      </w:ins>
      <w:ins w:id="29" w:author="Arushri Swarup" w:date="2017-02-11T14:47:00Z">
        <w:del w:id="30" w:author="Arushri Swarup" w:date="2017-02-16T10:28:00Z">
          <w:r w:rsidR="006969E1" w:rsidDel="001C22AF">
            <w:rPr>
              <w:rFonts w:eastAsia="Times New Roman"/>
              <w:sz w:val="24"/>
              <w:szCs w:val="24"/>
            </w:rPr>
            <w:delText xml:space="preserve"> replies to the email with consent, then the members of the society will be contacted </w:delText>
          </w:r>
        </w:del>
      </w:ins>
      <w:ins w:id="31" w:author="Arushri Swarup" w:date="2017-02-11T14:48:00Z">
        <w:del w:id="32" w:author="Arushri Swarup" w:date="2017-02-16T10:28:00Z">
          <w:r w:rsidR="006969E1" w:rsidDel="001C22AF">
            <w:rPr>
              <w:rFonts w:eastAsia="Times New Roman"/>
              <w:sz w:val="24"/>
              <w:szCs w:val="24"/>
            </w:rPr>
            <w:delText xml:space="preserve">via email </w:delText>
          </w:r>
        </w:del>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ins>
    </w:p>
    <w:p w14:paraId="111D508F" w14:textId="77777777" w:rsidR="00032A7F" w:rsidRPr="00032A7F" w:rsidDel="0058605E" w:rsidRDefault="00032A7F" w:rsidP="00032A7F">
      <w:pPr>
        <w:spacing w:line="240" w:lineRule="auto"/>
        <w:jc w:val="both"/>
        <w:rPr>
          <w:del w:id="33" w:author="Arushri Swarup" w:date="2017-02-16T11:33:00Z"/>
          <w:rFonts w:ascii="Times New Roman" w:eastAsia="Times New Roman" w:hAnsi="Times New Roman" w:cs="Times New Roman"/>
          <w:color w:val="auto"/>
          <w:sz w:val="24"/>
          <w:szCs w:val="24"/>
        </w:rPr>
      </w:pPr>
      <w:del w:id="34" w:author="Arushri Swarup" w:date="2017-02-16T11:32:00Z">
        <w:r w:rsidRPr="00032A7F" w:rsidDel="0058605E">
          <w:rPr>
            <w:rFonts w:eastAsia="Times New Roman"/>
            <w:sz w:val="24"/>
            <w:szCs w:val="24"/>
          </w:rPr>
          <w:delText>In order to ensure that results of the survey remain de-identified, all contact information will be kept in a separate password protected spreadsheet from the results of the survey.</w:delText>
        </w:r>
      </w:del>
    </w:p>
    <w:p w14:paraId="2CA83074" w14:textId="77777777" w:rsidR="00032A7F" w:rsidRPr="00032A7F" w:rsidDel="0058605E" w:rsidRDefault="00032A7F" w:rsidP="00032A7F">
      <w:pPr>
        <w:spacing w:line="240" w:lineRule="auto"/>
        <w:jc w:val="both"/>
        <w:rPr>
          <w:del w:id="35" w:author="Arushri Swarup" w:date="2017-02-16T11:33:00Z"/>
          <w:rFonts w:ascii="Times New Roman" w:eastAsia="Times New Roman" w:hAnsi="Times New Roman" w:cs="Times New Roman"/>
          <w:color w:val="auto"/>
          <w:sz w:val="24"/>
          <w:szCs w:val="24"/>
        </w:rPr>
      </w:pPr>
    </w:p>
    <w:p w14:paraId="4B5795F3" w14:textId="77777777" w:rsidR="00032A7F" w:rsidRDefault="00A60504">
      <w:pPr>
        <w:spacing w:line="240" w:lineRule="auto"/>
        <w:jc w:val="both"/>
        <w:rPr>
          <w:ins w:id="36" w:author="Arushri Swarup" w:date="2017-02-16T11:33:00Z"/>
          <w:rFonts w:eastAsia="Times New Roman"/>
          <w:sz w:val="24"/>
          <w:szCs w:val="24"/>
        </w:rPr>
        <w:pPrChange w:id="37" w:author="Arushri Swarup" w:date="2017-02-16T11:33:00Z">
          <w:pPr>
            <w:spacing w:after="240" w:line="240" w:lineRule="auto"/>
            <w:jc w:val="both"/>
          </w:pPr>
        </w:pPrChange>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14:paraId="7A2073E0" w14:textId="77777777" w:rsidR="0058605E" w:rsidRPr="00032A7F" w:rsidRDefault="0058605E">
      <w:pPr>
        <w:spacing w:line="240" w:lineRule="auto"/>
        <w:jc w:val="both"/>
        <w:rPr>
          <w:rFonts w:ascii="Times New Roman" w:eastAsia="Times New Roman" w:hAnsi="Times New Roman" w:cs="Times New Roman"/>
          <w:color w:val="auto"/>
          <w:sz w:val="24"/>
          <w:szCs w:val="24"/>
        </w:rPr>
        <w:pPrChange w:id="38" w:author="Arushri Swarup" w:date="2017-02-16T11:33:00Z">
          <w:pPr>
            <w:spacing w:after="240" w:line="240" w:lineRule="auto"/>
            <w:jc w:val="both"/>
          </w:pPr>
        </w:pPrChange>
      </w:pPr>
    </w:p>
    <w:p w14:paraId="4A0A4818"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14:paraId="077C93F8" w14:textId="77777777" w:rsidR="00032A7F" w:rsidRDefault="00032A7F" w:rsidP="00032A7F">
      <w:pPr>
        <w:spacing w:line="240" w:lineRule="auto"/>
        <w:jc w:val="both"/>
        <w:rPr>
          <w:rFonts w:eastAsia="Times New Roman"/>
          <w:sz w:val="24"/>
          <w:szCs w:val="24"/>
        </w:rPr>
      </w:pPr>
      <w:r w:rsidRPr="00032A7F">
        <w:rPr>
          <w:rFonts w:eastAsia="Times New Roman"/>
          <w:sz w:val="24"/>
          <w:szCs w:val="24"/>
        </w:rPr>
        <w:t>Refer to</w:t>
      </w:r>
      <w:ins w:id="39" w:author="Arushri Swarup" w:date="2017-02-11T14:24:00Z">
        <w:r w:rsidR="006F571B">
          <w:rPr>
            <w:rFonts w:eastAsia="Times New Roman"/>
            <w:sz w:val="24"/>
            <w:szCs w:val="24"/>
          </w:rPr>
          <w:t xml:space="preserve"> </w:t>
        </w:r>
        <w:r w:rsidR="006F571B">
          <w:rPr>
            <w:rFonts w:eastAsia="Times New Roman"/>
            <w:i/>
            <w:sz w:val="24"/>
            <w:szCs w:val="24"/>
          </w:rPr>
          <w:t xml:space="preserve">Needs Assessment Survey </w:t>
        </w:r>
      </w:ins>
      <w:ins w:id="40" w:author="Arushri Swarup" w:date="2017-02-11T14:25:00Z">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ins>
      <w:del w:id="41" w:author="Arushri Swarup" w:date="2017-02-11T14:25:00Z">
        <w:r w:rsidRPr="00032A7F" w:rsidDel="006F571B">
          <w:rPr>
            <w:rFonts w:eastAsia="Times New Roman"/>
            <w:sz w:val="24"/>
            <w:szCs w:val="24"/>
          </w:rPr>
          <w:delText xml:space="preserve"> Appendix A </w:delText>
        </w:r>
      </w:del>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del w:id="42" w:author="Arushri Swarup" w:date="2017-02-11T14:25:00Z">
        <w:r w:rsidR="00C5287F" w:rsidDel="006F571B">
          <w:rPr>
            <w:rFonts w:eastAsia="Times New Roman"/>
            <w:sz w:val="24"/>
            <w:szCs w:val="24"/>
          </w:rPr>
          <w:delText>Appendix C for the survey</w:delText>
        </w:r>
      </w:del>
      <w:ins w:id="43" w:author="Arushri Swarup" w:date="2017-02-11T14:25:00Z">
        <w:r w:rsidR="006F571B">
          <w:rPr>
            <w:rFonts w:eastAsia="Times New Roman"/>
            <w:sz w:val="24"/>
            <w:szCs w:val="24"/>
          </w:rPr>
          <w:t>questionnaire</w:t>
        </w:r>
      </w:ins>
      <w:r w:rsidR="00C5287F">
        <w:rPr>
          <w:rFonts w:eastAsia="Times New Roman"/>
          <w:sz w:val="24"/>
          <w:szCs w:val="24"/>
        </w:rPr>
        <w:t>.</w:t>
      </w:r>
    </w:p>
    <w:p w14:paraId="51453D00" w14:textId="77777777" w:rsidR="00804407" w:rsidRPr="00032A7F" w:rsidRDefault="00804407" w:rsidP="00032A7F">
      <w:pPr>
        <w:spacing w:line="240" w:lineRule="auto"/>
        <w:jc w:val="both"/>
        <w:rPr>
          <w:rFonts w:ascii="Times New Roman" w:eastAsia="Times New Roman" w:hAnsi="Times New Roman" w:cs="Times New Roman"/>
          <w:color w:val="auto"/>
          <w:sz w:val="24"/>
          <w:szCs w:val="24"/>
        </w:rPr>
      </w:pPr>
    </w:p>
    <w:p w14:paraId="684213C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14:paraId="49FD668D" w14:textId="77777777" w:rsidR="00032A7F" w:rsidRDefault="00032A7F" w:rsidP="00032A7F">
      <w:pPr>
        <w:spacing w:after="240" w:line="240" w:lineRule="auto"/>
        <w:jc w:val="both"/>
        <w:rPr>
          <w:rFonts w:eastAsia="Times New Roman"/>
          <w:sz w:val="24"/>
          <w:szCs w:val="24"/>
        </w:rPr>
      </w:pPr>
      <w:r w:rsidRPr="00032A7F">
        <w:rPr>
          <w:rFonts w:eastAsia="Times New Roman"/>
          <w:sz w:val="24"/>
          <w:szCs w:val="24"/>
        </w:rPr>
        <w:lastRenderedPageBreak/>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18545C">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18545C">
        <w:rPr>
          <w:rFonts w:eastAsia="Times New Roman"/>
          <w:sz w:val="24"/>
          <w:szCs w:val="24"/>
        </w:rPr>
        <w:fldChar w:fldCharType="separate"/>
      </w:r>
      <w:r w:rsidR="00E46C56" w:rsidRPr="00E46C56">
        <w:rPr>
          <w:rFonts w:eastAsia="Times New Roman"/>
          <w:noProof/>
          <w:sz w:val="24"/>
          <w:szCs w:val="24"/>
        </w:rPr>
        <w:t>[14]</w:t>
      </w:r>
      <w:r w:rsidR="0018545C">
        <w:rPr>
          <w:rFonts w:eastAsia="Times New Roman"/>
          <w:sz w:val="24"/>
          <w:szCs w:val="24"/>
        </w:rPr>
        <w:fldChar w:fldCharType="end"/>
      </w:r>
      <w:r w:rsidR="00E46C56">
        <w:rPr>
          <w:rFonts w:eastAsia="Times New Roman"/>
          <w:sz w:val="24"/>
          <w:szCs w:val="24"/>
        </w:rPr>
        <w:t xml:space="preserve"> </w:t>
      </w:r>
      <w:r w:rsidR="0018545C">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18545C">
        <w:rPr>
          <w:rFonts w:eastAsia="Times New Roman"/>
          <w:sz w:val="24"/>
          <w:szCs w:val="24"/>
        </w:rPr>
        <w:fldChar w:fldCharType="separate"/>
      </w:r>
      <w:r w:rsidR="00E46C56" w:rsidRPr="00E46C56">
        <w:rPr>
          <w:rFonts w:eastAsia="Times New Roman"/>
          <w:noProof/>
          <w:sz w:val="24"/>
          <w:szCs w:val="24"/>
        </w:rPr>
        <w:t>[15]</w:t>
      </w:r>
      <w:r w:rsidR="0018545C">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14:paraId="1953FDFA" w14:textId="77777777"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bookmarkStart w:id="44" w:name="_GoBack"/>
      <w:bookmarkEnd w:id="44"/>
    </w:p>
    <w:p w14:paraId="46430FA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14:paraId="15BB429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del w:id="45" w:author="Arushri Swarup" w:date="2017-02-11T14:23:00Z">
        <w:r w:rsidR="00E509E1" w:rsidDel="006F571B">
          <w:rPr>
            <w:rFonts w:eastAsia="Times New Roman"/>
            <w:sz w:val="24"/>
            <w:szCs w:val="24"/>
          </w:rPr>
          <w:delText xml:space="preserve">data collection form located in Appendix </w:delText>
        </w:r>
        <w:r w:rsidR="00E509E1" w:rsidRPr="006F571B" w:rsidDel="006F571B">
          <w:rPr>
            <w:rFonts w:eastAsia="Times New Roman"/>
            <w:i/>
            <w:sz w:val="24"/>
            <w:szCs w:val="24"/>
            <w:rPrChange w:id="46" w:author="Arushri Swarup" w:date="2017-02-11T14:23:00Z">
              <w:rPr>
                <w:rFonts w:eastAsia="Times New Roman"/>
                <w:sz w:val="24"/>
                <w:szCs w:val="24"/>
              </w:rPr>
            </w:rPrChange>
          </w:rPr>
          <w:delText>B</w:delText>
        </w:r>
      </w:del>
      <w:ins w:id="47" w:author="Arushri Swarup" w:date="2017-02-11T14:23:00Z">
        <w:r w:rsidR="006F571B" w:rsidRPr="006F571B">
          <w:rPr>
            <w:rFonts w:eastAsia="Times New Roman"/>
            <w:i/>
            <w:sz w:val="24"/>
            <w:szCs w:val="24"/>
            <w:rPrChange w:id="48" w:author="Arushri Swarup" w:date="2017-02-11T14:23:00Z">
              <w:rPr>
                <w:rFonts w:eastAsia="Times New Roman"/>
                <w:sz w:val="24"/>
                <w:szCs w:val="24"/>
              </w:rPr>
            </w:rPrChange>
          </w:rPr>
          <w:t>Data Collection Form</w:t>
        </w:r>
        <w:r w:rsidR="006F571B">
          <w:rPr>
            <w:rFonts w:eastAsia="Times New Roman"/>
            <w:sz w:val="24"/>
            <w:szCs w:val="24"/>
          </w:rPr>
          <w:t xml:space="preserve"> document</w:t>
        </w:r>
      </w:ins>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14:paraId="4BF78AE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14:paraId="7298A225" w14:textId="77777777"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14:paraId="64916AA9"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14:paraId="39B5D419"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14:paraId="0F96A2D8"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14:paraId="20F1F131"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14:paraId="7CBEAB88" w14:textId="77777777" w:rsidR="002C25F2" w:rsidRDefault="00AC69A0" w:rsidP="00A60504">
      <w:pPr>
        <w:spacing w:after="240" w:line="240" w:lineRule="auto"/>
        <w:jc w:val="both"/>
        <w:rPr>
          <w:ins w:id="49" w:author="Arushri Swarup" w:date="2017-02-11T14:39:00Z"/>
          <w:rFonts w:eastAsia="Times New Roman"/>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14:paraId="39C76C3B" w14:textId="77777777"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ins w:id="50" w:author="Arushri Swarup" w:date="2017-02-11T14:39:00Z">
        <w:r>
          <w:t xml:space="preserve">The PI, Dr. Adrian James, is also a study participant. </w:t>
        </w:r>
      </w:ins>
      <w:ins w:id="51" w:author="Arushri Swarup" w:date="2017-02-16T10:38:00Z">
        <w:r w:rsidR="001C22AF">
          <w:t xml:space="preserve">It is necessary to include him as there are few other experienced practitioners of this technique.  </w:t>
        </w:r>
      </w:ins>
      <w:ins w:id="52" w:author="Arushri Swarup" w:date="2017-02-16T10:39:00Z">
        <w:r w:rsidR="001C22AF">
          <w:t>His inclusion as a participant will not affect the integrity of the study: his</w:t>
        </w:r>
      </w:ins>
      <w:ins w:id="53" w:author="Arushri Swarup" w:date="2017-02-11T14:39:00Z">
        <w:del w:id="54" w:author="Arushri Swarup" w:date="2017-02-16T10:39:00Z">
          <w:r w:rsidDel="001C22AF">
            <w:delText>Dr. James’</w:delText>
          </w:r>
        </w:del>
        <w:r>
          <w:t xml:space="preserve"> motivation for conducting this research is to </w:t>
        </w:r>
        <w:del w:id="55" w:author="Arushri Swarup" w:date="2017-02-16T10:37:00Z">
          <w:r w:rsidDel="001C22AF">
            <w:delText>make</w:delText>
          </w:r>
        </w:del>
      </w:ins>
      <w:ins w:id="56" w:author="Arushri Swarup" w:date="2017-02-16T10:37:00Z">
        <w:r w:rsidR="001C22AF">
          <w:t>improve</w:t>
        </w:r>
      </w:ins>
      <w:ins w:id="57" w:author="Arushri Swarup" w:date="2017-02-11T14:39:00Z">
        <w:r>
          <w:t xml:space="preserve"> TEES instrument</w:t>
        </w:r>
        <w:del w:id="58" w:author="Arushri Swarup" w:date="2017-02-16T10:40:00Z">
          <w:r w:rsidDel="001C22AF">
            <w:delText>s</w:delText>
          </w:r>
        </w:del>
        <w:r>
          <w:t xml:space="preserve"> </w:t>
        </w:r>
        <w:del w:id="59" w:author="Arushri Swarup" w:date="2017-02-16T10:37:00Z">
          <w:r w:rsidDel="001C22AF">
            <w:delText>better</w:delText>
          </w:r>
        </w:del>
      </w:ins>
      <w:ins w:id="60" w:author="Arushri Swarup" w:date="2017-02-16T10:37:00Z">
        <w:r w:rsidR="001C22AF">
          <w:t>design</w:t>
        </w:r>
      </w:ins>
      <w:ins w:id="61" w:author="Arushri Swarup" w:date="2017-02-16T10:39:00Z">
        <w:r w:rsidR="001C22AF">
          <w:t xml:space="preserve"> so he </w:t>
        </w:r>
      </w:ins>
      <w:ins w:id="62" w:author="Arushri Swarup" w:date="2017-02-16T10:41:00Z">
        <w:r w:rsidR="001C22AF">
          <w:t xml:space="preserve">would not benefit from any personal </w:t>
        </w:r>
      </w:ins>
      <w:ins w:id="63" w:author="Arushri Swarup" w:date="2017-02-16T10:40:00Z">
        <w:r w:rsidR="001C22AF">
          <w:t>bias</w:t>
        </w:r>
      </w:ins>
      <w:ins w:id="64" w:author="Arushri Swarup" w:date="2017-02-16T10:41:00Z">
        <w:r w:rsidR="001C22AF">
          <w:t>es</w:t>
        </w:r>
      </w:ins>
      <w:ins w:id="65" w:author="Arushri Swarup" w:date="2017-02-16T10:40:00Z">
        <w:r w:rsidR="001C22AF">
          <w:t xml:space="preserve"> that </w:t>
        </w:r>
      </w:ins>
      <w:ins w:id="66" w:author="Arushri Swarup" w:date="2017-02-16T10:41:00Z">
        <w:r w:rsidR="001C22AF">
          <w:t xml:space="preserve">might interfere with the </w:t>
        </w:r>
        <w:r w:rsidR="001C22AF">
          <w:lastRenderedPageBreak/>
          <w:t>integrity of the study.</w:t>
        </w:r>
      </w:ins>
      <w:ins w:id="67" w:author="Arushri Swarup" w:date="2017-02-16T10:40:00Z">
        <w:r w:rsidR="001C22AF">
          <w:t xml:space="preserve"> </w:t>
        </w:r>
      </w:ins>
      <w:ins w:id="68" w:author="Arushri Swarup" w:date="2017-02-11T14:39:00Z">
        <w:del w:id="69" w:author="Arushri Swarup" w:date="2017-02-16T10:41:00Z">
          <w:r w:rsidDel="001C22AF">
            <w:delText xml:space="preserve">. Therefore, it would not be advantageous </w:delText>
          </w:r>
        </w:del>
      </w:ins>
      <w:ins w:id="70" w:author="Arushri Swarup" w:date="2017-02-11T14:40:00Z">
        <w:del w:id="71" w:author="Arushri Swarup" w:date="2017-02-16T10:41:00Z">
          <w:r w:rsidDel="001C22AF">
            <w:delText>for</w:delText>
          </w:r>
        </w:del>
      </w:ins>
      <w:ins w:id="72" w:author="Arushri Swarup" w:date="2017-02-11T14:39:00Z">
        <w:del w:id="73" w:author="Arushri Swarup" w:date="2017-02-16T10:41:00Z">
          <w:r w:rsidDel="001C22AF">
            <w:delText xml:space="preserve"> the study if Dr. James </w:delText>
          </w:r>
        </w:del>
      </w:ins>
      <w:ins w:id="74" w:author="Arushri Swarup" w:date="2017-02-11T14:40:00Z">
        <w:del w:id="75" w:author="Arushri Swarup" w:date="2017-02-16T10:41:00Z">
          <w:r w:rsidDel="001C22AF">
            <w:delText>affecting the integrity of</w:delText>
          </w:r>
        </w:del>
      </w:ins>
      <w:ins w:id="76" w:author="Arushri Swarup" w:date="2017-02-11T14:39:00Z">
        <w:del w:id="77" w:author="Arushri Swarup" w:date="2017-02-16T10:41:00Z">
          <w:r w:rsidDel="001C22AF">
            <w:delText xml:space="preserve"> his results </w:delText>
          </w:r>
        </w:del>
      </w:ins>
      <w:ins w:id="78" w:author="Arushri Swarup" w:date="2017-02-11T14:40:00Z">
        <w:del w:id="79" w:author="Arushri Swarup" w:date="2017-02-16T10:41:00Z">
          <w:r w:rsidDel="001C22AF">
            <w:delText>because</w:delText>
          </w:r>
        </w:del>
      </w:ins>
      <w:ins w:id="80" w:author="Arushri Swarup" w:date="2017-02-11T14:39:00Z">
        <w:del w:id="81" w:author="Arushri Swarup" w:date="2017-02-16T10:41:00Z">
          <w:r w:rsidDel="001C22AF">
            <w:delText xml:space="preserve"> the results aim to capture the current status of endoscopic ear surgery to make better tools. </w:delText>
          </w:r>
        </w:del>
        <w:r>
          <w:t xml:space="preserve">There is </w:t>
        </w:r>
        <w:del w:id="82" w:author="Arushri Swarup" w:date="2017-02-16T10:42:00Z">
          <w:r w:rsidDel="001C22AF">
            <w:delText>also no monetary income</w:delText>
          </w:r>
        </w:del>
      </w:ins>
      <w:ins w:id="83" w:author="Arushri Swarup" w:date="2017-02-16T10:42:00Z">
        <w:r w:rsidR="001C22AF">
          <w:t>no financial conflict of interest as this project is run as a not-for-profit endeavour.</w:t>
        </w:r>
      </w:ins>
      <w:ins w:id="84" w:author="Arushri Swarup" w:date="2017-02-11T14:39:00Z">
        <w:del w:id="85" w:author="Arushri Swarup" w:date="2017-02-16T10:42:00Z">
          <w:r w:rsidDel="001C22AF">
            <w:delText xml:space="preserve"> as a result of this study so affecting the integrity of the results would not be advantageous in a monetary standpoint.</w:delText>
          </w:r>
        </w:del>
      </w:ins>
    </w:p>
    <w:p w14:paraId="328FD599"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14:paraId="530210F8" w14:textId="77777777"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1151D163" w14:textId="77777777"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14:paraId="0ADA8DE6" w14:textId="77777777"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the study. The time and number of instruments changed will be recorded for the steps outlined in the </w:t>
      </w:r>
      <w:r w:rsidRPr="006F571B">
        <w:rPr>
          <w:rFonts w:eastAsia="Times New Roman"/>
          <w:i/>
          <w:sz w:val="24"/>
          <w:szCs w:val="24"/>
          <w:rPrChange w:id="86" w:author="Arushri Swarup" w:date="2017-02-11T14:24:00Z">
            <w:rPr>
              <w:rFonts w:eastAsia="Times New Roman"/>
              <w:sz w:val="24"/>
              <w:szCs w:val="24"/>
            </w:rPr>
          </w:rPrChange>
        </w:rPr>
        <w:t>Data Collection Form</w:t>
      </w:r>
      <w:ins w:id="87" w:author="Arushri Swarup" w:date="2017-02-11T14:24:00Z">
        <w:r w:rsidR="006F571B">
          <w:rPr>
            <w:rFonts w:eastAsia="Times New Roman"/>
            <w:sz w:val="24"/>
            <w:szCs w:val="24"/>
          </w:rPr>
          <w:t xml:space="preserve"> document.</w:t>
        </w:r>
      </w:ins>
      <w:del w:id="88" w:author="Arushri Swarup" w:date="2017-02-11T14:24:00Z">
        <w:r w:rsidDel="006F571B">
          <w:rPr>
            <w:rFonts w:eastAsia="Times New Roman"/>
            <w:sz w:val="24"/>
            <w:szCs w:val="24"/>
          </w:rPr>
          <w:delText>, included in Appendix B.</w:delText>
        </w:r>
      </w:del>
    </w:p>
    <w:p w14:paraId="7D82563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14:paraId="0C33706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14:paraId="2C6AE36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14:paraId="1BA38A3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6BF9391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14:paraId="5310FA0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14:paraId="4D54DF5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14:paraId="4C09160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firstRow="1" w:lastRow="0" w:firstColumn="1" w:lastColumn="0" w:noHBand="0" w:noVBand="1"/>
      </w:tblPr>
      <w:tblGrid>
        <w:gridCol w:w="2104"/>
        <w:gridCol w:w="1511"/>
        <w:gridCol w:w="1351"/>
        <w:gridCol w:w="777"/>
        <w:gridCol w:w="684"/>
        <w:gridCol w:w="1404"/>
      </w:tblGrid>
      <w:tr w:rsidR="00032A7F" w:rsidRPr="00032A7F" w14:paraId="00AD10E1"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39EC2F8"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CAA4EF4"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CA3BC95"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0868714"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3F8FA21"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1A0CB89"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14:paraId="05C7D78F"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A6D2D81"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9777653"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702FF92"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691342B7"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2F3514B"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6B826E21"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14:paraId="5EA54E42"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14:paraId="06B8147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14:paraId="5EF6E96F" w14:textId="77777777"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lastRenderedPageBreak/>
        <w:t xml:space="preserve">Patients who are eligible for TEES during their surgery will be asked to fill out a consent form or assent form depending on their capacity. </w:t>
      </w:r>
    </w:p>
    <w:p w14:paraId="416621FD" w14:textId="77777777"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14:paraId="0632B883" w14:textId="77777777"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14:paraId="62DD25A5" w14:textId="77777777" w:rsidR="00E46C56" w:rsidRPr="00E46C56" w:rsidRDefault="0018545C"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14:paraId="58FA23A6"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14:paraId="0F36890D"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14:paraId="3A3460DC"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14:paraId="0674A70D"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14:paraId="44394A01"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14:paraId="64D8EF9D"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14:paraId="716D3F69"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14:paraId="07269622"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14:paraId="6E5A5AE9"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14:paraId="1B5E7E34"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14:paraId="131C578D"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14:paraId="41577AB7"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14:paraId="540B84B0"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14:paraId="58EE3558" w14:textId="77777777"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14:paraId="45814FE7" w14:textId="77777777" w:rsidR="001F5D7C" w:rsidRDefault="0018545C"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14:paraId="0CE33015" w14:textId="77777777"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3B01AF" w14:textId="77777777" w:rsidR="002914A4" w:rsidRDefault="002914A4" w:rsidP="000E3E30">
      <w:pPr>
        <w:spacing w:line="240" w:lineRule="auto"/>
      </w:pPr>
      <w:r>
        <w:separator/>
      </w:r>
    </w:p>
  </w:endnote>
  <w:endnote w:type="continuationSeparator" w:id="0">
    <w:p w14:paraId="353723EC" w14:textId="77777777" w:rsidR="002914A4" w:rsidRDefault="002914A4" w:rsidP="000E3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37B61" w14:textId="77777777" w:rsidR="000E3E30" w:rsidRPr="006E5180" w:rsidRDefault="006125D0" w:rsidP="006E5180">
    <w:pPr>
      <w:pStyle w:val="Footer"/>
      <w:rPr>
        <w:sz w:val="20"/>
        <w:szCs w:val="20"/>
      </w:rPr>
    </w:pPr>
    <w:r w:rsidRPr="006E5180">
      <w:rPr>
        <w:sz w:val="20"/>
        <w:szCs w:val="20"/>
      </w:rPr>
      <w:t xml:space="preserve">V-1 </w:t>
    </w:r>
    <w:del w:id="89" w:author="Arushri Swarup" w:date="2017-02-16T11:47:00Z">
      <w:r w:rsidRPr="006E5180" w:rsidDel="006B2BB1">
        <w:rPr>
          <w:sz w:val="20"/>
          <w:szCs w:val="20"/>
        </w:rPr>
        <w:delText>27th October 2016</w:delText>
      </w:r>
    </w:del>
    <w:ins w:id="90" w:author="Arushri Swarup" w:date="2017-02-16T11:47:00Z">
      <w:r w:rsidR="006B2BB1">
        <w:rPr>
          <w:sz w:val="20"/>
          <w:szCs w:val="20"/>
        </w:rPr>
        <w:t>17</w:t>
      </w:r>
      <w:r w:rsidR="006B2BB1" w:rsidRPr="006B2BB1">
        <w:rPr>
          <w:sz w:val="20"/>
          <w:szCs w:val="20"/>
          <w:vertAlign w:val="superscript"/>
          <w:rPrChange w:id="91" w:author="Arushri Swarup" w:date="2017-02-16T11:47:00Z">
            <w:rPr>
              <w:sz w:val="20"/>
              <w:szCs w:val="20"/>
            </w:rPr>
          </w:rPrChange>
        </w:rPr>
        <w:t>th</w:t>
      </w:r>
      <w:r w:rsidR="006B2BB1">
        <w:rPr>
          <w:sz w:val="20"/>
          <w:szCs w:val="20"/>
        </w:rPr>
        <w:t xml:space="preserve"> February 2016</w:t>
      </w:r>
    </w:ins>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EndPr/>
      <w:sdtContent>
        <w:r w:rsidR="0018545C" w:rsidRPr="006E5180">
          <w:rPr>
            <w:sz w:val="20"/>
            <w:szCs w:val="20"/>
          </w:rPr>
          <w:fldChar w:fldCharType="begin"/>
        </w:r>
        <w:r w:rsidR="00103E8E" w:rsidRPr="006E5180">
          <w:rPr>
            <w:sz w:val="20"/>
            <w:szCs w:val="20"/>
          </w:rPr>
          <w:instrText xml:space="preserve"> PAGE   \* MERGEFORMAT </w:instrText>
        </w:r>
        <w:r w:rsidR="0018545C" w:rsidRPr="006E5180">
          <w:rPr>
            <w:sz w:val="20"/>
            <w:szCs w:val="20"/>
          </w:rPr>
          <w:fldChar w:fldCharType="separate"/>
        </w:r>
        <w:r w:rsidR="00215FF3">
          <w:rPr>
            <w:noProof/>
            <w:sz w:val="20"/>
            <w:szCs w:val="20"/>
          </w:rPr>
          <w:t>3</w:t>
        </w:r>
        <w:r w:rsidR="0018545C"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CB464" w14:textId="77777777" w:rsidR="002914A4" w:rsidRDefault="002914A4" w:rsidP="000E3E30">
      <w:pPr>
        <w:spacing w:line="240" w:lineRule="auto"/>
      </w:pPr>
      <w:r>
        <w:separator/>
      </w:r>
    </w:p>
  </w:footnote>
  <w:footnote w:type="continuationSeparator" w:id="0">
    <w:p w14:paraId="3C2FCB5A" w14:textId="77777777" w:rsidR="002914A4" w:rsidRDefault="002914A4" w:rsidP="000E3E3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D653C" w14:textId="77777777"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E3E30"/>
    <w:rsid w:val="00032A7F"/>
    <w:rsid w:val="00034C71"/>
    <w:rsid w:val="000E3E30"/>
    <w:rsid w:val="000F660C"/>
    <w:rsid w:val="00103E8E"/>
    <w:rsid w:val="0018545C"/>
    <w:rsid w:val="001C22AF"/>
    <w:rsid w:val="001F20C5"/>
    <w:rsid w:val="001F5D7C"/>
    <w:rsid w:val="00212B52"/>
    <w:rsid w:val="00215FF3"/>
    <w:rsid w:val="002547B0"/>
    <w:rsid w:val="002914A4"/>
    <w:rsid w:val="002A5FC9"/>
    <w:rsid w:val="002C25F2"/>
    <w:rsid w:val="002C7B31"/>
    <w:rsid w:val="00321243"/>
    <w:rsid w:val="00351BB6"/>
    <w:rsid w:val="003875B9"/>
    <w:rsid w:val="003B638C"/>
    <w:rsid w:val="003C6501"/>
    <w:rsid w:val="00437FED"/>
    <w:rsid w:val="0049596C"/>
    <w:rsid w:val="004A60FB"/>
    <w:rsid w:val="005339DD"/>
    <w:rsid w:val="00542B33"/>
    <w:rsid w:val="0058605E"/>
    <w:rsid w:val="0058683C"/>
    <w:rsid w:val="005B0170"/>
    <w:rsid w:val="005B20BF"/>
    <w:rsid w:val="005C639E"/>
    <w:rsid w:val="005D465B"/>
    <w:rsid w:val="006125D0"/>
    <w:rsid w:val="006227CF"/>
    <w:rsid w:val="006969E1"/>
    <w:rsid w:val="006B2BB1"/>
    <w:rsid w:val="006E5180"/>
    <w:rsid w:val="006F3B3A"/>
    <w:rsid w:val="006F571B"/>
    <w:rsid w:val="00743270"/>
    <w:rsid w:val="007945A2"/>
    <w:rsid w:val="007C1212"/>
    <w:rsid w:val="00804407"/>
    <w:rsid w:val="008051AE"/>
    <w:rsid w:val="008A2944"/>
    <w:rsid w:val="00933EEE"/>
    <w:rsid w:val="00A007AD"/>
    <w:rsid w:val="00A33DE7"/>
    <w:rsid w:val="00A60504"/>
    <w:rsid w:val="00A7094B"/>
    <w:rsid w:val="00A96AC5"/>
    <w:rsid w:val="00AA5BF7"/>
    <w:rsid w:val="00AC69A0"/>
    <w:rsid w:val="00AD4881"/>
    <w:rsid w:val="00B0683A"/>
    <w:rsid w:val="00B8404F"/>
    <w:rsid w:val="00BC6E11"/>
    <w:rsid w:val="00BF1F09"/>
    <w:rsid w:val="00C5287F"/>
    <w:rsid w:val="00CA2923"/>
    <w:rsid w:val="00CA4114"/>
    <w:rsid w:val="00CA4F66"/>
    <w:rsid w:val="00D70C49"/>
    <w:rsid w:val="00D8071F"/>
    <w:rsid w:val="00D82393"/>
    <w:rsid w:val="00DD4DD6"/>
    <w:rsid w:val="00E46C56"/>
    <w:rsid w:val="00E509E1"/>
    <w:rsid w:val="00E7179C"/>
    <w:rsid w:val="00F117AB"/>
    <w:rsid w:val="00F919E8"/>
    <w:rsid w:val="00FD253D"/>
    <w:rsid w:val="00FE671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2BAC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4.xml><?xml version="1.0" encoding="utf-8"?>
<ds:datastoreItem xmlns:ds="http://schemas.openxmlformats.org/officeDocument/2006/customXml" ds:itemID="{4E7B139D-38DA-A347-81E4-12B4D3864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7</Pages>
  <Words>8339</Words>
  <Characters>47534</Characters>
  <Application>Microsoft Macintosh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5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11</cp:revision>
  <cp:lastPrinted>2016-10-28T16:56:00Z</cp:lastPrinted>
  <dcterms:created xsi:type="dcterms:W3CDTF">2017-02-11T19:20:00Z</dcterms:created>
  <dcterms:modified xsi:type="dcterms:W3CDTF">2017-02-16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